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6EE9" w:rsidRDefault="00046EE9" w:rsidP="00046EE9">
      <w:pPr>
        <w:spacing w:line="480" w:lineRule="auto"/>
        <w:rPr>
          <w:rFonts w:ascii="Times New Roman" w:hAnsi="Times New Roman" w:cs="Times New Roman"/>
          <w:sz w:val="24"/>
          <w:szCs w:val="24"/>
        </w:rPr>
      </w:pPr>
    </w:p>
    <w:p w:rsidR="00046EE9" w:rsidRDefault="00046EE9" w:rsidP="00046EE9">
      <w:pPr>
        <w:spacing w:line="480" w:lineRule="auto"/>
        <w:rPr>
          <w:rFonts w:ascii="Times New Roman" w:hAnsi="Times New Roman" w:cs="Times New Roman"/>
          <w:sz w:val="24"/>
          <w:szCs w:val="24"/>
        </w:rPr>
      </w:pPr>
    </w:p>
    <w:p w:rsidR="00046EE9" w:rsidRDefault="00046EE9" w:rsidP="00046EE9">
      <w:pPr>
        <w:spacing w:line="480" w:lineRule="auto"/>
        <w:rPr>
          <w:rFonts w:ascii="Times New Roman" w:hAnsi="Times New Roman" w:cs="Times New Roman"/>
          <w:sz w:val="24"/>
          <w:szCs w:val="24"/>
        </w:rPr>
      </w:pPr>
    </w:p>
    <w:p w:rsidR="00046EE9" w:rsidRDefault="00046EE9" w:rsidP="00046EE9">
      <w:pPr>
        <w:spacing w:line="480" w:lineRule="auto"/>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5903" w:rsidRDefault="00C75903" w:rsidP="006D6C5D">
      <w:pPr>
        <w:spacing w:line="480" w:lineRule="auto"/>
        <w:jc w:val="center"/>
        <w:rPr>
          <w:rFonts w:ascii="Times New Roman" w:hAnsi="Times New Roman" w:cs="Times New Roman"/>
          <w:sz w:val="24"/>
          <w:szCs w:val="24"/>
        </w:rPr>
      </w:pPr>
      <w:bookmarkStart w:id="0" w:name="_GoBack"/>
      <w:bookmarkEnd w:id="0"/>
      <w:r w:rsidRPr="00C75903">
        <w:rPr>
          <w:rFonts w:ascii="Times New Roman" w:hAnsi="Times New Roman" w:cs="Times New Roman"/>
          <w:sz w:val="24"/>
          <w:szCs w:val="24"/>
        </w:rPr>
        <w:t xml:space="preserve">Analysis of Types and Patterns </w:t>
      </w:r>
      <w:r w:rsidR="00B86043">
        <w:rPr>
          <w:rFonts w:ascii="Times New Roman" w:hAnsi="Times New Roman" w:cs="Times New Roman"/>
          <w:sz w:val="24"/>
          <w:szCs w:val="24"/>
        </w:rPr>
        <w:t xml:space="preserve">of Innovation </w:t>
      </w:r>
      <w:r w:rsidR="00A16248">
        <w:rPr>
          <w:rFonts w:ascii="Times New Roman" w:hAnsi="Times New Roman" w:cs="Times New Roman"/>
          <w:sz w:val="24"/>
          <w:szCs w:val="24"/>
        </w:rPr>
        <w:t>at Slack Technologies</w:t>
      </w:r>
    </w:p>
    <w:p w:rsidR="006D6C5D" w:rsidRDefault="006D6C5D" w:rsidP="006D6C5D">
      <w:pPr>
        <w:spacing w:line="480" w:lineRule="auto"/>
        <w:jc w:val="center"/>
        <w:rPr>
          <w:rFonts w:ascii="Times New Roman" w:hAnsi="Times New Roman" w:cs="Times New Roman"/>
          <w:sz w:val="24"/>
          <w:szCs w:val="24"/>
        </w:rPr>
      </w:pPr>
      <w:r>
        <w:rPr>
          <w:rFonts w:ascii="Times New Roman" w:hAnsi="Times New Roman" w:cs="Times New Roman"/>
          <w:sz w:val="24"/>
          <w:szCs w:val="24"/>
        </w:rPr>
        <w:t>Smokie Lee</w:t>
      </w:r>
    </w:p>
    <w:p w:rsidR="006D6C5D" w:rsidRDefault="006D6C5D" w:rsidP="006D6C5D">
      <w:pPr>
        <w:spacing w:line="480" w:lineRule="auto"/>
        <w:jc w:val="center"/>
        <w:rPr>
          <w:rFonts w:ascii="Times New Roman" w:hAnsi="Times New Roman" w:cs="Times New Roman"/>
          <w:sz w:val="24"/>
          <w:szCs w:val="24"/>
        </w:rPr>
      </w:pPr>
      <w:r>
        <w:rPr>
          <w:rFonts w:ascii="Times New Roman" w:hAnsi="Times New Roman" w:cs="Times New Roman"/>
          <w:sz w:val="24"/>
          <w:szCs w:val="24"/>
        </w:rPr>
        <w:t>Southern New Hampshire University</w:t>
      </w:r>
    </w:p>
    <w:p w:rsidR="00046EE9" w:rsidRDefault="00046EE9">
      <w:pPr>
        <w:rPr>
          <w:rFonts w:ascii="Times New Roman" w:hAnsi="Times New Roman" w:cs="Times New Roman"/>
          <w:sz w:val="24"/>
          <w:szCs w:val="24"/>
        </w:rPr>
      </w:pPr>
      <w:r>
        <w:rPr>
          <w:rFonts w:ascii="Times New Roman" w:hAnsi="Times New Roman" w:cs="Times New Roman"/>
          <w:sz w:val="24"/>
          <w:szCs w:val="24"/>
        </w:rPr>
        <w:br w:type="page"/>
      </w:r>
    </w:p>
    <w:p w:rsidR="00A50003" w:rsidRDefault="00A50003" w:rsidP="00A50003">
      <w:pPr>
        <w:spacing w:line="480" w:lineRule="auto"/>
        <w:jc w:val="center"/>
        <w:rPr>
          <w:rFonts w:ascii="Times New Roman" w:hAnsi="Times New Roman" w:cs="Times New Roman"/>
          <w:sz w:val="24"/>
          <w:szCs w:val="24"/>
        </w:rPr>
      </w:pPr>
      <w:r w:rsidRPr="00C75903">
        <w:rPr>
          <w:rFonts w:ascii="Times New Roman" w:hAnsi="Times New Roman" w:cs="Times New Roman"/>
          <w:sz w:val="24"/>
          <w:szCs w:val="24"/>
        </w:rPr>
        <w:lastRenderedPageBreak/>
        <w:t xml:space="preserve">Analysis of Types and Patterns </w:t>
      </w:r>
      <w:r>
        <w:rPr>
          <w:rFonts w:ascii="Times New Roman" w:hAnsi="Times New Roman" w:cs="Times New Roman"/>
          <w:sz w:val="24"/>
          <w:szCs w:val="24"/>
        </w:rPr>
        <w:t>of Innovation at Slack Technologies</w:t>
      </w:r>
    </w:p>
    <w:p w:rsidR="00A40942" w:rsidRDefault="00A40942" w:rsidP="002E18F8">
      <w:pPr>
        <w:spacing w:line="480" w:lineRule="auto"/>
        <w:ind w:firstLine="720"/>
        <w:rPr>
          <w:rFonts w:ascii="Times New Roman" w:hAnsi="Times New Roman" w:cs="Times New Roman"/>
          <w:sz w:val="24"/>
          <w:szCs w:val="24"/>
        </w:rPr>
      </w:pPr>
    </w:p>
    <w:p w:rsidR="002E18F8" w:rsidRPr="002E18F8" w:rsidRDefault="002E18F8" w:rsidP="002E18F8">
      <w:pPr>
        <w:spacing w:line="480" w:lineRule="auto"/>
        <w:ind w:firstLine="720"/>
        <w:rPr>
          <w:rFonts w:ascii="Times New Roman" w:hAnsi="Times New Roman" w:cs="Times New Roman"/>
          <w:sz w:val="24"/>
          <w:szCs w:val="24"/>
        </w:rPr>
      </w:pPr>
      <w:r w:rsidRPr="002E18F8">
        <w:rPr>
          <w:rFonts w:ascii="Times New Roman" w:hAnsi="Times New Roman" w:cs="Times New Roman"/>
          <w:sz w:val="24"/>
          <w:szCs w:val="24"/>
        </w:rPr>
        <w:t>The two technological innovations I associate with Slack Technologies are their flagship product Slack and the way that product integrates with the tools and services on which users already rely. The Slack app's approach to communication is loosely based on the concepts of several dominant designs: Internet Relay Chat (IRC), instant messaging (IM), and email</w:t>
      </w:r>
      <w:r w:rsidR="004C7BF1">
        <w:rPr>
          <w:rFonts w:ascii="Times New Roman" w:hAnsi="Times New Roman" w:cs="Times New Roman"/>
          <w:sz w:val="24"/>
          <w:szCs w:val="24"/>
        </w:rPr>
        <w:t xml:space="preserve"> </w:t>
      </w:r>
      <w:r w:rsidR="004C7BF1">
        <w:rPr>
          <w:rFonts w:ascii="Times New Roman" w:hAnsi="Times New Roman" w:cs="Times New Roman"/>
          <w:sz w:val="24"/>
          <w:szCs w:val="24"/>
        </w:rPr>
        <w:fldChar w:fldCharType="begin"/>
      </w:r>
      <w:r w:rsidR="004C7BF1">
        <w:rPr>
          <w:rFonts w:ascii="Times New Roman" w:hAnsi="Times New Roman" w:cs="Times New Roman"/>
          <w:sz w:val="24"/>
          <w:szCs w:val="24"/>
        </w:rPr>
        <w:instrText xml:space="preserve"> ADDIN ZOTERO_ITEM CSL_CITATION {"citationID":"1gi5va455l","properties":{"formattedCitation":"(Thomas, 2013)","plainCitation":"(Thomas, 2013)"},"citationItems":[{"id":245,"uris":["http://zotero.org/users/1877236/items/NVTPGD25"],"uri":["http://zotero.org/users/1877236/items/NVTPGD25"],"itemData":{"id":245,"type":"webpage","title":"Die, Email, Die! A Flickr Cofounder Aims To Cut Us All Some Slack","container-title":"ReadWrite","abstract":"Stewart Butterfield wants to fix how we communicate. (He may want to start with his investors.)","URL":"http://readwrite.com/2013/08/14/stewart-butterfield-tiny-speck-slack","author":[{"family":"Thomas","given":"Owen"}],"issued":{"date-parts":[["2013",8,14]]},"accessed":{"date-parts":[["2015",9,30]]}}}],"schema":"https://github.com/citation-style-language/schema/raw/master/csl-citation.json"} </w:instrText>
      </w:r>
      <w:r w:rsidR="004C7BF1">
        <w:rPr>
          <w:rFonts w:ascii="Times New Roman" w:hAnsi="Times New Roman" w:cs="Times New Roman"/>
          <w:sz w:val="24"/>
          <w:szCs w:val="24"/>
        </w:rPr>
        <w:fldChar w:fldCharType="separate"/>
      </w:r>
      <w:r w:rsidR="004C7BF1" w:rsidRPr="004C7BF1">
        <w:rPr>
          <w:rFonts w:ascii="Times New Roman" w:hAnsi="Times New Roman" w:cs="Times New Roman"/>
          <w:sz w:val="24"/>
        </w:rPr>
        <w:t>(Thomas, 2013)</w:t>
      </w:r>
      <w:r w:rsidR="004C7BF1">
        <w:rPr>
          <w:rFonts w:ascii="Times New Roman" w:hAnsi="Times New Roman" w:cs="Times New Roman"/>
          <w:sz w:val="24"/>
          <w:szCs w:val="24"/>
        </w:rPr>
        <w:fldChar w:fldCharType="end"/>
      </w:r>
      <w:r w:rsidRPr="002E18F8">
        <w:rPr>
          <w:rFonts w:ascii="Times New Roman" w:hAnsi="Times New Roman" w:cs="Times New Roman"/>
          <w:sz w:val="24"/>
          <w:szCs w:val="24"/>
        </w:rPr>
        <w:t>.</w:t>
      </w:r>
      <w:r>
        <w:rPr>
          <w:rFonts w:ascii="Times New Roman" w:hAnsi="Times New Roman" w:cs="Times New Roman"/>
          <w:sz w:val="24"/>
          <w:szCs w:val="24"/>
        </w:rPr>
        <w:t xml:space="preserve"> </w:t>
      </w:r>
      <w:r w:rsidRPr="002E18F8">
        <w:rPr>
          <w:rFonts w:ascii="Times New Roman" w:hAnsi="Times New Roman" w:cs="Times New Roman"/>
          <w:sz w:val="24"/>
          <w:szCs w:val="24"/>
        </w:rPr>
        <w:t>Likewise, the app's</w:t>
      </w:r>
      <w:r w:rsidR="00DF120E">
        <w:rPr>
          <w:rFonts w:ascii="Times New Roman" w:hAnsi="Times New Roman" w:cs="Times New Roman"/>
          <w:sz w:val="24"/>
          <w:szCs w:val="24"/>
        </w:rPr>
        <w:t xml:space="preserve"> </w:t>
      </w:r>
      <w:r w:rsidRPr="002E18F8">
        <w:rPr>
          <w:rFonts w:ascii="Times New Roman" w:hAnsi="Times New Roman" w:cs="Times New Roman"/>
          <w:sz w:val="24"/>
          <w:szCs w:val="24"/>
        </w:rPr>
        <w:t>architecture builds on stable - as opposed to bleeding-edge - designs and components on all platforms</w:t>
      </w:r>
      <w:r w:rsidR="008229FB">
        <w:rPr>
          <w:rFonts w:ascii="Times New Roman" w:hAnsi="Times New Roman" w:cs="Times New Roman"/>
          <w:sz w:val="24"/>
          <w:szCs w:val="24"/>
        </w:rPr>
        <w:t xml:space="preserve"> </w:t>
      </w:r>
      <w:r w:rsidR="008229FB">
        <w:rPr>
          <w:rFonts w:ascii="Times New Roman" w:hAnsi="Times New Roman" w:cs="Times New Roman"/>
          <w:sz w:val="24"/>
          <w:szCs w:val="24"/>
        </w:rPr>
        <w:fldChar w:fldCharType="begin"/>
      </w:r>
      <w:r w:rsidR="008229FB">
        <w:rPr>
          <w:rFonts w:ascii="Times New Roman" w:hAnsi="Times New Roman" w:cs="Times New Roman"/>
          <w:sz w:val="24"/>
          <w:szCs w:val="24"/>
        </w:rPr>
        <w:instrText xml:space="preserve"> ADDIN ZOTERO_ITEM CSL_CITATION {"citationID":"2p3cu9qlih","properties":{"formattedCitation":"(Almaer, 2014)","plainCitation":"(Almaer, 2014)"},"citationItems":[{"id":320,"uris":["http://zotero.org/users/1877236/items/E89BKZZA"],"uri":["http://zotero.org/users/1877236/items/E89BKZZA"],"itemData":{"id":320,"type":"webpage","title":"How Slack built a well loved product going against Peter Thiel and app fashion","container-title":"Medium","abstract":"I enjoy watching companies do fantastically well against the grain. It is the opposite of schadenfreude, and although the German’s may not…","URL":"https://medium.com/ben-and-dion/how-slack-built-a-well-loved-product-going-against-peter-thiel-and-native-app-fashion-2abbbe5a022f","author":[{"family":"Almaer","given":"Dion"}],"issued":{"date-parts":[["2014",12,5]]},"accessed":{"date-parts":[["2015",10,11]]}}}],"schema":"https://github.com/citation-style-language/schema/raw/master/csl-citation.json"} </w:instrText>
      </w:r>
      <w:r w:rsidR="008229FB">
        <w:rPr>
          <w:rFonts w:ascii="Times New Roman" w:hAnsi="Times New Roman" w:cs="Times New Roman"/>
          <w:sz w:val="24"/>
          <w:szCs w:val="24"/>
        </w:rPr>
        <w:fldChar w:fldCharType="separate"/>
      </w:r>
      <w:r w:rsidR="008229FB" w:rsidRPr="00DE4B43">
        <w:rPr>
          <w:rFonts w:ascii="Times New Roman" w:hAnsi="Times New Roman" w:cs="Times New Roman"/>
          <w:sz w:val="24"/>
        </w:rPr>
        <w:t>(Almaer, 2014)</w:t>
      </w:r>
      <w:r w:rsidR="008229FB">
        <w:rPr>
          <w:rFonts w:ascii="Times New Roman" w:hAnsi="Times New Roman" w:cs="Times New Roman"/>
          <w:sz w:val="24"/>
          <w:szCs w:val="24"/>
        </w:rPr>
        <w:fldChar w:fldCharType="end"/>
      </w:r>
      <w:r w:rsidRPr="002E18F8">
        <w:rPr>
          <w:rFonts w:ascii="Times New Roman" w:hAnsi="Times New Roman" w:cs="Times New Roman"/>
          <w:sz w:val="24"/>
          <w:szCs w:val="24"/>
        </w:rPr>
        <w:t xml:space="preserve">, which </w:t>
      </w:r>
      <w:r>
        <w:rPr>
          <w:rFonts w:ascii="Times New Roman" w:hAnsi="Times New Roman" w:cs="Times New Roman"/>
          <w:sz w:val="24"/>
          <w:szCs w:val="24"/>
        </w:rPr>
        <w:t xml:space="preserve">I believe greatly </w:t>
      </w:r>
      <w:r w:rsidRPr="002E18F8">
        <w:rPr>
          <w:rFonts w:ascii="Times New Roman" w:hAnsi="Times New Roman" w:cs="Times New Roman"/>
          <w:sz w:val="24"/>
          <w:szCs w:val="24"/>
        </w:rPr>
        <w:t>contributes to their ability to integrate.</w:t>
      </w:r>
    </w:p>
    <w:p w:rsidR="00DE4B43" w:rsidRDefault="002E18F8" w:rsidP="0078491D">
      <w:pPr>
        <w:spacing w:line="480" w:lineRule="auto"/>
        <w:ind w:firstLine="720"/>
        <w:rPr>
          <w:rFonts w:ascii="Times New Roman" w:hAnsi="Times New Roman" w:cs="Times New Roman"/>
          <w:sz w:val="24"/>
          <w:szCs w:val="24"/>
        </w:rPr>
      </w:pPr>
      <w:r w:rsidRPr="002E18F8">
        <w:rPr>
          <w:rFonts w:ascii="Times New Roman" w:hAnsi="Times New Roman" w:cs="Times New Roman"/>
          <w:sz w:val="24"/>
          <w:szCs w:val="24"/>
        </w:rPr>
        <w:t>The Slack app focuses on improving team communication with incremental, competence-enhancing innovations by borrowing the concept of "channels" centering on a topic of discussion from IRC, p</w:t>
      </w:r>
      <w:r w:rsidR="00B54A70">
        <w:rPr>
          <w:rFonts w:ascii="Times New Roman" w:hAnsi="Times New Roman" w:cs="Times New Roman"/>
          <w:sz w:val="24"/>
          <w:szCs w:val="24"/>
        </w:rPr>
        <w:t>rivate messages from IM clients,</w:t>
      </w:r>
      <w:r w:rsidRPr="002E18F8">
        <w:rPr>
          <w:rFonts w:ascii="Times New Roman" w:hAnsi="Times New Roman" w:cs="Times New Roman"/>
          <w:sz w:val="24"/>
          <w:szCs w:val="24"/>
        </w:rPr>
        <w:t xml:space="preserve"> and </w:t>
      </w:r>
      <w:r w:rsidR="00B54A70">
        <w:rPr>
          <w:rFonts w:ascii="Times New Roman" w:hAnsi="Times New Roman" w:cs="Times New Roman"/>
          <w:sz w:val="24"/>
          <w:szCs w:val="24"/>
        </w:rPr>
        <w:t>email’s ability to search and star conversations</w:t>
      </w:r>
      <w:r w:rsidR="00A40942">
        <w:rPr>
          <w:rFonts w:ascii="Times New Roman" w:hAnsi="Times New Roman" w:cs="Times New Roman"/>
          <w:sz w:val="24"/>
          <w:szCs w:val="24"/>
        </w:rPr>
        <w:t>.</w:t>
      </w:r>
      <w:r w:rsidR="00DE4B43">
        <w:rPr>
          <w:rFonts w:ascii="Times New Roman" w:hAnsi="Times New Roman" w:cs="Times New Roman"/>
          <w:sz w:val="24"/>
          <w:szCs w:val="24"/>
        </w:rPr>
        <w:t xml:space="preserve"> </w:t>
      </w:r>
      <w:r w:rsidR="00F41578">
        <w:rPr>
          <w:rFonts w:ascii="Times New Roman" w:hAnsi="Times New Roman" w:cs="Times New Roman"/>
          <w:sz w:val="24"/>
          <w:szCs w:val="24"/>
        </w:rPr>
        <w:t>Search is one of the company’s core values</w:t>
      </w:r>
      <w:r w:rsidR="008229FB">
        <w:rPr>
          <w:rFonts w:ascii="Times New Roman" w:hAnsi="Times New Roman" w:cs="Times New Roman"/>
          <w:sz w:val="24"/>
          <w:szCs w:val="24"/>
        </w:rPr>
        <w:t xml:space="preserve"> </w:t>
      </w:r>
      <w:r w:rsidR="008229FB">
        <w:rPr>
          <w:rFonts w:ascii="Times New Roman" w:hAnsi="Times New Roman" w:cs="Times New Roman"/>
          <w:sz w:val="24"/>
          <w:szCs w:val="24"/>
        </w:rPr>
        <w:fldChar w:fldCharType="begin"/>
      </w:r>
      <w:r w:rsidR="008229FB">
        <w:rPr>
          <w:rFonts w:ascii="Times New Roman" w:hAnsi="Times New Roman" w:cs="Times New Roman"/>
          <w:sz w:val="24"/>
          <w:szCs w:val="24"/>
        </w:rPr>
        <w:instrText xml:space="preserve"> ADDIN ZOTERO_ITEM CSL_CITATION {"citationID":"2dh4agjik4","properties":{"formattedCitation":"{\\rtf (\\uc0\\u8220{}From 0 to $1B - Slack\\uc0\\u8217{}s Founder Shares Their Epic Launch Strategy,\\uc0\\u8221{} n.d., p. 0)}","plainCitation":"(“From 0 to $1B - Slack’s Founder Shares Their Epic Launch Strategy,” n.d., p. 0)"},"citationItems":[{"id":243,"uris":["http://zotero.org/users/1877236/items/IFT5DP67"],"uri":["http://zotero.org/users/1877236/items/IFT5DP67"],"itemData":{"id":243,"type":"webpage","title":"From 0 to $1B - Slack's Founder Shares Their Epic Launch Strategy","abstract":"“HELL YEAH WE'RE USING @SlackHQ AT WORK I. LOVE. SLACK.”","URL":"http://firstround.com/review/From-0-to-1B-Slacks-Founder-Shares-Their-Epic-Launch-Strategy/","accessed":{"date-parts":[["2015",9,30]]}},"locator":"0"}],"schema":"https://github.com/citation-style-language/schema/raw/master/csl-citation.json"} </w:instrText>
      </w:r>
      <w:r w:rsidR="008229FB">
        <w:rPr>
          <w:rFonts w:ascii="Times New Roman" w:hAnsi="Times New Roman" w:cs="Times New Roman"/>
          <w:sz w:val="24"/>
          <w:szCs w:val="24"/>
        </w:rPr>
        <w:fldChar w:fldCharType="separate"/>
      </w:r>
      <w:r w:rsidR="008229FB" w:rsidRPr="008229FB">
        <w:rPr>
          <w:rFonts w:ascii="Times New Roman" w:hAnsi="Times New Roman" w:cs="Times New Roman"/>
          <w:sz w:val="24"/>
          <w:szCs w:val="24"/>
        </w:rPr>
        <w:t>(“From 0 to $1B - Slack’s Founder Shares Their Epic Launch Strategy,” n.d., p. 0)</w:t>
      </w:r>
      <w:r w:rsidR="008229FB">
        <w:rPr>
          <w:rFonts w:ascii="Times New Roman" w:hAnsi="Times New Roman" w:cs="Times New Roman"/>
          <w:sz w:val="24"/>
          <w:szCs w:val="24"/>
        </w:rPr>
        <w:fldChar w:fldCharType="end"/>
      </w:r>
      <w:r w:rsidR="00F41578">
        <w:rPr>
          <w:rFonts w:ascii="Times New Roman" w:hAnsi="Times New Roman" w:cs="Times New Roman"/>
          <w:sz w:val="24"/>
          <w:szCs w:val="24"/>
        </w:rPr>
        <w:t>, and by bringing these conversations together under one roof this process innovation helps improve the way that teams communicate by virtually eliminating irrelevant information and reducing decision overhead.</w:t>
      </w:r>
      <w:r w:rsidR="008229FB">
        <w:rPr>
          <w:rFonts w:ascii="Times New Roman" w:hAnsi="Times New Roman" w:cs="Times New Roman"/>
          <w:sz w:val="24"/>
          <w:szCs w:val="24"/>
        </w:rPr>
        <w:t xml:space="preserve"> </w:t>
      </w:r>
    </w:p>
    <w:p w:rsidR="004453BE" w:rsidRPr="0078491D" w:rsidRDefault="004453BE" w:rsidP="002E18F8">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Slack</w:t>
      </w:r>
      <w:r w:rsidR="00275B10">
        <w:rPr>
          <w:rFonts w:ascii="Times New Roman" w:hAnsi="Times New Roman" w:cs="Times New Roman"/>
          <w:sz w:val="24"/>
          <w:szCs w:val="24"/>
        </w:rPr>
        <w:t xml:space="preserve"> ostensibly aims to replace email and other forms of communication in the business world, </w:t>
      </w:r>
      <w:r w:rsidR="00272A32">
        <w:rPr>
          <w:rFonts w:ascii="Times New Roman" w:hAnsi="Times New Roman" w:cs="Times New Roman"/>
          <w:sz w:val="24"/>
          <w:szCs w:val="24"/>
        </w:rPr>
        <w:t>i</w:t>
      </w:r>
      <w:r w:rsidR="00272A32" w:rsidRPr="002E18F8">
        <w:rPr>
          <w:rFonts w:ascii="Times New Roman" w:hAnsi="Times New Roman" w:cs="Times New Roman"/>
          <w:sz w:val="24"/>
          <w:szCs w:val="24"/>
        </w:rPr>
        <w:t xml:space="preserve">t also integrates with the tools and services already utilized in their users' workflows and allows users to develop their own integrations based on industry standards. </w:t>
      </w:r>
      <w:r w:rsidR="00272A32">
        <w:rPr>
          <w:rFonts w:ascii="Times New Roman" w:hAnsi="Times New Roman" w:cs="Times New Roman"/>
          <w:sz w:val="24"/>
          <w:szCs w:val="24"/>
        </w:rPr>
        <w:t xml:space="preserve">By Slack’s count, over 800,000 integrations setup by users send over 3 million messages per day </w:t>
      </w:r>
      <w:r w:rsidR="00272A32">
        <w:rPr>
          <w:rFonts w:ascii="Times New Roman" w:hAnsi="Times New Roman" w:cs="Times New Roman"/>
          <w:sz w:val="24"/>
          <w:szCs w:val="24"/>
        </w:rPr>
        <w:fldChar w:fldCharType="begin"/>
      </w:r>
      <w:r w:rsidR="00272A32">
        <w:rPr>
          <w:rFonts w:ascii="Times New Roman" w:hAnsi="Times New Roman" w:cs="Times New Roman"/>
          <w:sz w:val="24"/>
          <w:szCs w:val="24"/>
        </w:rPr>
        <w:instrText xml:space="preserve"> ADDIN ZOTERO_ITEM CSL_CITATION {"citationID":"nac6rgred","properties":{"formattedCitation":"(McCracken, 2015)","plainCitation":"(McCracken, 2015)"},"citationItems":[{"id":316,"uris":["http://zotero.org/users/1877236/items/JN2SRMSU"],"uri":["http://zotero.org/users/1877236/items/JN2SRMSU"],"itemData":{"id":316,"type":"webpage","title":"With 500,000 Users, Slack Says It's The Fastest-Growing Business App Ever","container-title":"Fast Company","abstract":"The collaboration toolwhich rose from the ashes of an unsuccessful gameis still expanding at a torrid pace.","URL":"http://www.fastcompany.com/3042326/tech-forecast/with-500000-users-slack-says-its-the-fastest-growing-business-app-ever","author":[{"family":"McCracken","given":"Harry"}],"issued":{"date-parts":[["2015",2,12]]},"accessed":{"date-parts":[["2015",10,11]]}}}],"schema":"https://github.com/citation-style-language/schema/raw/master/csl-citation.json"} </w:instrText>
      </w:r>
      <w:r w:rsidR="00272A32">
        <w:rPr>
          <w:rFonts w:ascii="Times New Roman" w:hAnsi="Times New Roman" w:cs="Times New Roman"/>
          <w:sz w:val="24"/>
          <w:szCs w:val="24"/>
        </w:rPr>
        <w:fldChar w:fldCharType="separate"/>
      </w:r>
      <w:r w:rsidR="00272A32" w:rsidRPr="00261BE1">
        <w:rPr>
          <w:rFonts w:ascii="Times New Roman" w:hAnsi="Times New Roman" w:cs="Times New Roman"/>
          <w:sz w:val="24"/>
        </w:rPr>
        <w:t>(McCracken, 2015)</w:t>
      </w:r>
      <w:r w:rsidR="00272A32">
        <w:rPr>
          <w:rFonts w:ascii="Times New Roman" w:hAnsi="Times New Roman" w:cs="Times New Roman"/>
          <w:sz w:val="24"/>
          <w:szCs w:val="24"/>
        </w:rPr>
        <w:fldChar w:fldCharType="end"/>
      </w:r>
      <w:r w:rsidR="00272A32">
        <w:rPr>
          <w:rFonts w:ascii="Times New Roman" w:hAnsi="Times New Roman" w:cs="Times New Roman"/>
          <w:sz w:val="24"/>
          <w:szCs w:val="24"/>
        </w:rPr>
        <w:t xml:space="preserve"> through their service.</w:t>
      </w:r>
      <w:r w:rsidR="0078491D">
        <w:rPr>
          <w:rFonts w:ascii="Times New Roman" w:hAnsi="Times New Roman" w:cs="Times New Roman"/>
          <w:sz w:val="24"/>
          <w:szCs w:val="24"/>
        </w:rPr>
        <w:t xml:space="preserve"> </w:t>
      </w:r>
      <w:r w:rsidR="0078491D">
        <w:rPr>
          <w:rFonts w:ascii="Times New Roman" w:hAnsi="Times New Roman" w:cs="Times New Roman"/>
          <w:sz w:val="24"/>
          <w:szCs w:val="24"/>
        </w:rPr>
        <w:t>This means that to act on important information, one doesn’t need to switch applications, open a new tab, or login to another service</w:t>
      </w:r>
      <w:r w:rsidR="0078491D">
        <w:rPr>
          <w:rFonts w:ascii="Times New Roman" w:hAnsi="Times New Roman" w:cs="Times New Roman"/>
          <w:sz w:val="24"/>
          <w:szCs w:val="24"/>
        </w:rPr>
        <w:t xml:space="preserve">; the relevant information is available and searchable in Slack. Knowing that you can see last quarter’s product forecast without having to take the time out of someone’s else workday to provide the information means that users have more time to put that information to use. </w:t>
      </w:r>
    </w:p>
    <w:p w:rsidR="00630EE2" w:rsidRDefault="002E18F8" w:rsidP="00630EE2">
      <w:pPr>
        <w:spacing w:line="480" w:lineRule="auto"/>
        <w:ind w:firstLine="720"/>
        <w:rPr>
          <w:rFonts w:ascii="Times New Roman" w:hAnsi="Times New Roman" w:cs="Times New Roman"/>
          <w:sz w:val="24"/>
          <w:szCs w:val="24"/>
        </w:rPr>
      </w:pPr>
      <w:r w:rsidRPr="002E18F8">
        <w:rPr>
          <w:rFonts w:ascii="Times New Roman" w:hAnsi="Times New Roman" w:cs="Times New Roman"/>
          <w:sz w:val="24"/>
          <w:szCs w:val="24"/>
        </w:rPr>
        <w:t xml:space="preserve">The user response has been unprecedented: </w:t>
      </w:r>
      <w:r w:rsidR="00546A52">
        <w:rPr>
          <w:rFonts w:ascii="Times New Roman" w:hAnsi="Times New Roman" w:cs="Times New Roman"/>
          <w:sz w:val="24"/>
          <w:szCs w:val="24"/>
        </w:rPr>
        <w:t>after 1 year they had over 500,000 daily active users</w:t>
      </w:r>
      <w:r w:rsidRPr="002E18F8">
        <w:rPr>
          <w:rFonts w:ascii="Times New Roman" w:hAnsi="Times New Roman" w:cs="Times New Roman"/>
          <w:sz w:val="24"/>
          <w:szCs w:val="24"/>
        </w:rPr>
        <w:t xml:space="preserve"> and they have seen a 35% increase in </w:t>
      </w:r>
      <w:r w:rsidR="00546A52">
        <w:rPr>
          <w:rFonts w:ascii="Times New Roman" w:hAnsi="Times New Roman" w:cs="Times New Roman"/>
          <w:sz w:val="24"/>
          <w:szCs w:val="24"/>
        </w:rPr>
        <w:t xml:space="preserve">those users </w:t>
      </w:r>
      <w:r w:rsidRPr="002E18F8">
        <w:rPr>
          <w:rFonts w:ascii="Times New Roman" w:hAnsi="Times New Roman" w:cs="Times New Roman"/>
          <w:sz w:val="24"/>
          <w:szCs w:val="24"/>
        </w:rPr>
        <w:t>in 2015 alone</w:t>
      </w:r>
      <w:r w:rsidR="00113D04">
        <w:rPr>
          <w:rFonts w:ascii="Times New Roman" w:hAnsi="Times New Roman" w:cs="Times New Roman"/>
          <w:sz w:val="24"/>
          <w:szCs w:val="24"/>
        </w:rPr>
        <w:t xml:space="preserve"> </w:t>
      </w:r>
      <w:r w:rsidR="00113D04">
        <w:rPr>
          <w:rFonts w:ascii="Times New Roman" w:hAnsi="Times New Roman" w:cs="Times New Roman"/>
          <w:sz w:val="24"/>
          <w:szCs w:val="24"/>
        </w:rPr>
        <w:fldChar w:fldCharType="begin"/>
      </w:r>
      <w:r w:rsidR="003936E3">
        <w:rPr>
          <w:rFonts w:ascii="Times New Roman" w:hAnsi="Times New Roman" w:cs="Times New Roman"/>
          <w:sz w:val="24"/>
          <w:szCs w:val="24"/>
        </w:rPr>
        <w:instrText xml:space="preserve"> ADDIN ZOTERO_ITEM CSL_CITATION {"citationID":"25rfmdu1l0","properties":{"formattedCitation":"(McCracken, 2015; Weber, 2015)","plainCitation":"(McCracken, 2015; Weber, 2015)"},"citationItems":[{"id":316,"uris":["http://zotero.org/users/1877236/items/JN2SRMSU"],"uri":["http://zotero.org/users/1877236/items/JN2SRMSU"],"itemData":{"id":316,"type":"webpage","title":"With 500,000 Users, Slack Says It's The Fastest-Growing Business App Ever","container-title":"Fast Company","abstract":"The collaboration toolwhich rose from the ashes of an unsuccessful gameis still expanding at a torrid pace.","URL":"http://www.fastcompany.com/3042326/tech-forecast/with-500000-users-slack-says-its-the-fastest-growing-business-app-ever","author":[{"family":"McCracken","given":"Harry"}],"issued":{"date-parts":[["2015",2,12]]},"accessed":{"date-parts":[["2015",10,11]]}}},{"id":314,"uris":["http://zotero.org/users/1877236/items/TK7K258F"],"uri":["http://zotero.org/users/1877236/items/TK7K258F"],"itemData":{"id":314,"type":"webpage","title":"Slack passes 500K daily users and 135K paying customers in time for its first birthday","container-title":"VentureBeat","genre":"Business News","abstract":"The one-year-old team messaging company cites 500,000 daily active users, 135,000 paid accounts, and $12 million in annual recurring revenue.","URL":"http://venturebeat.com/2015/02/12/slack-passes-500k-daily-users-and-135k-paying-customers-in-time-for-its-first-birthday/","author":[{"family":"Weber","given":"Harrison"}],"issued":{"date-parts":[["2015",2,12]]},"accessed":{"date-parts":[["2015",10,11]]}}}],"schema":"https://github.com/citation-style-language/schema/raw/master/csl-citation.json"} </w:instrText>
      </w:r>
      <w:r w:rsidR="00113D04">
        <w:rPr>
          <w:rFonts w:ascii="Times New Roman" w:hAnsi="Times New Roman" w:cs="Times New Roman"/>
          <w:sz w:val="24"/>
          <w:szCs w:val="24"/>
        </w:rPr>
        <w:fldChar w:fldCharType="separate"/>
      </w:r>
      <w:r w:rsidR="003936E3" w:rsidRPr="003936E3">
        <w:rPr>
          <w:rFonts w:ascii="Times New Roman" w:hAnsi="Times New Roman" w:cs="Times New Roman"/>
          <w:sz w:val="24"/>
        </w:rPr>
        <w:t>(McCracken, 2015; Weber, 2015)</w:t>
      </w:r>
      <w:r w:rsidR="00113D04">
        <w:rPr>
          <w:rFonts w:ascii="Times New Roman" w:hAnsi="Times New Roman" w:cs="Times New Roman"/>
          <w:sz w:val="24"/>
          <w:szCs w:val="24"/>
        </w:rPr>
        <w:fldChar w:fldCharType="end"/>
      </w:r>
      <w:r w:rsidRPr="002E18F8">
        <w:rPr>
          <w:rFonts w:ascii="Times New Roman" w:hAnsi="Times New Roman" w:cs="Times New Roman"/>
          <w:sz w:val="24"/>
          <w:szCs w:val="24"/>
        </w:rPr>
        <w:t>.</w:t>
      </w:r>
      <w:r w:rsidR="00C4395B" w:rsidRPr="00C4395B">
        <w:rPr>
          <w:rFonts w:ascii="Times New Roman" w:hAnsi="Times New Roman" w:cs="Times New Roman"/>
          <w:sz w:val="24"/>
          <w:szCs w:val="24"/>
        </w:rPr>
        <w:t xml:space="preserve"> </w:t>
      </w:r>
      <w:r w:rsidR="00C4395B">
        <w:rPr>
          <w:rFonts w:ascii="Times New Roman" w:hAnsi="Times New Roman" w:cs="Times New Roman"/>
          <w:sz w:val="24"/>
          <w:szCs w:val="24"/>
        </w:rPr>
        <w:t xml:space="preserve">The company </w:t>
      </w:r>
      <w:r w:rsidR="00C4395B" w:rsidRPr="004068BC">
        <w:rPr>
          <w:rFonts w:ascii="Times New Roman" w:hAnsi="Times New Roman" w:cs="Times New Roman"/>
          <w:sz w:val="24"/>
          <w:szCs w:val="24"/>
        </w:rPr>
        <w:t>quadrupled active users in the month before "official" launch</w:t>
      </w:r>
      <w:r w:rsidR="00C4395B">
        <w:rPr>
          <w:rFonts w:ascii="Times New Roman" w:hAnsi="Times New Roman" w:cs="Times New Roman"/>
          <w:sz w:val="24"/>
          <w:szCs w:val="24"/>
        </w:rPr>
        <w:t xml:space="preserve"> </w:t>
      </w:r>
      <w:r w:rsidR="00C4395B">
        <w:rPr>
          <w:rFonts w:ascii="Times New Roman" w:hAnsi="Times New Roman" w:cs="Times New Roman"/>
          <w:sz w:val="24"/>
          <w:szCs w:val="24"/>
        </w:rPr>
        <w:fldChar w:fldCharType="begin"/>
      </w:r>
      <w:r w:rsidR="00C4395B">
        <w:rPr>
          <w:rFonts w:ascii="Times New Roman" w:hAnsi="Times New Roman" w:cs="Times New Roman"/>
          <w:sz w:val="24"/>
          <w:szCs w:val="24"/>
        </w:rPr>
        <w:instrText xml:space="preserve"> ADDIN ZOTERO_ITEM CSL_CITATION {"citationID":"1dvoa665pb","properties":{"formattedCitation":"(Andreessen, 2014)","plainCitation":"(Andreessen, 2014)"},"citationItems":[{"id":326,"uris":["http://zotero.org/users/1877236/items/2VX37PUE"],"uri":["http://zotero.org/users/1877236/items/2VX37PUE"],"itemData":{"id":326,"type":"post-weblog","title":"Slide from @SlackHQ update deck. I have never seen viral enterprise app takeoff like this before--all word of mouth. pic.twitter.com/oTkUDAQbXX","container-title":"@pmarca","genre":"microblog","URL":"https://twitter.com/pmarca/status/432675881434095617","author":[{"family":"Andreessen","given":"Marc"}],"issued":{"date-parts":[["2014",2,10]]},"accessed":{"date-parts":[["2015",10,11]]}}}],"schema":"https://github.com/citation-style-language/schema/raw/master/csl-citation.json"} </w:instrText>
      </w:r>
      <w:r w:rsidR="00C4395B">
        <w:rPr>
          <w:rFonts w:ascii="Times New Roman" w:hAnsi="Times New Roman" w:cs="Times New Roman"/>
          <w:sz w:val="24"/>
          <w:szCs w:val="24"/>
        </w:rPr>
        <w:fldChar w:fldCharType="separate"/>
      </w:r>
      <w:r w:rsidR="00C4395B" w:rsidRPr="004068BC">
        <w:rPr>
          <w:rFonts w:ascii="Times New Roman" w:hAnsi="Times New Roman" w:cs="Times New Roman"/>
          <w:sz w:val="24"/>
        </w:rPr>
        <w:t>(Andreessen, 2014)</w:t>
      </w:r>
      <w:r w:rsidR="00C4395B">
        <w:rPr>
          <w:rFonts w:ascii="Times New Roman" w:hAnsi="Times New Roman" w:cs="Times New Roman"/>
          <w:sz w:val="24"/>
          <w:szCs w:val="24"/>
        </w:rPr>
        <w:fldChar w:fldCharType="end"/>
      </w:r>
      <w:r w:rsidR="00C4395B">
        <w:rPr>
          <w:rFonts w:ascii="Times New Roman" w:hAnsi="Times New Roman" w:cs="Times New Roman"/>
          <w:sz w:val="24"/>
          <w:szCs w:val="24"/>
        </w:rPr>
        <w:t xml:space="preserve">, and that was without a Facebook page </w:t>
      </w:r>
      <w:r w:rsidR="00C4395B">
        <w:rPr>
          <w:rFonts w:ascii="Times New Roman" w:hAnsi="Times New Roman" w:cs="Times New Roman"/>
          <w:sz w:val="24"/>
          <w:szCs w:val="24"/>
        </w:rPr>
        <w:fldChar w:fldCharType="begin"/>
      </w:r>
      <w:r w:rsidR="00C4395B">
        <w:rPr>
          <w:rFonts w:ascii="Times New Roman" w:hAnsi="Times New Roman" w:cs="Times New Roman"/>
          <w:sz w:val="24"/>
          <w:szCs w:val="24"/>
        </w:rPr>
        <w:instrText xml:space="preserve"> ADDIN ZOTERO_ITEM CSL_CITATION {"citationID":"26a2gt5mo4","properties":{"formattedCitation":"(Bort, 2014)","plainCitation":"(Bort, 2014)"},"citationItems":[{"id":324,"uris":["http://zotero.org/users/1877236/items/Q3E7MU6X"],"uri":["http://zotero.org/users/1877236/items/Q3E7MU6X"],"itemData":{"id":324,"type":"webpage","title":"Marc Andreessen Praises An App Called Slack: 'I Have Never Seen' A Business App Go Viral Like This","container-title":"Business Insider","abstract":"A new business app created by Flickr co-founder Stewart Butterfield is creating a ton of buzz in the Valley right now. It's called Slack.","URL":"http://www.businessinsider.com/andreessen-slack-has-gone-crazy-viral-2014-2","shortTitle":"Marc Andreessen Praises An App Called Slack","author":[{"family":"Bort","given":"Julie"}],"issued":{"date-parts":[["2014",2,10]]},"accessed":{"date-parts":[["2015",10,11]]}}}],"schema":"https://github.com/citation-style-language/schema/raw/master/csl-citation.json"} </w:instrText>
      </w:r>
      <w:r w:rsidR="00C4395B">
        <w:rPr>
          <w:rFonts w:ascii="Times New Roman" w:hAnsi="Times New Roman" w:cs="Times New Roman"/>
          <w:sz w:val="24"/>
          <w:szCs w:val="24"/>
        </w:rPr>
        <w:fldChar w:fldCharType="separate"/>
      </w:r>
      <w:r w:rsidR="00C4395B" w:rsidRPr="004068BC">
        <w:rPr>
          <w:rFonts w:ascii="Times New Roman" w:hAnsi="Times New Roman" w:cs="Times New Roman"/>
          <w:sz w:val="24"/>
        </w:rPr>
        <w:t>(Bort, 2014)</w:t>
      </w:r>
      <w:r w:rsidR="00C4395B">
        <w:rPr>
          <w:rFonts w:ascii="Times New Roman" w:hAnsi="Times New Roman" w:cs="Times New Roman"/>
          <w:sz w:val="24"/>
          <w:szCs w:val="24"/>
        </w:rPr>
        <w:fldChar w:fldCharType="end"/>
      </w:r>
      <w:r w:rsidR="00C4395B">
        <w:rPr>
          <w:rFonts w:ascii="Times New Roman" w:hAnsi="Times New Roman" w:cs="Times New Roman"/>
          <w:sz w:val="24"/>
          <w:szCs w:val="24"/>
        </w:rPr>
        <w:t>.</w:t>
      </w:r>
      <w:r w:rsidR="004453BE">
        <w:rPr>
          <w:rFonts w:ascii="Times New Roman" w:hAnsi="Times New Roman" w:cs="Times New Roman"/>
          <w:sz w:val="24"/>
          <w:szCs w:val="24"/>
        </w:rPr>
        <w:t xml:space="preserve"> </w:t>
      </w:r>
      <w:r w:rsidRPr="002E18F8">
        <w:rPr>
          <w:rFonts w:ascii="Times New Roman" w:hAnsi="Times New Roman" w:cs="Times New Roman"/>
          <w:sz w:val="24"/>
          <w:szCs w:val="24"/>
        </w:rPr>
        <w:t>This differs from the traditional diffusion s-curve which shows slow adoption rates at the beginning of a technology; I believe this is due to the incremental focus on innovation Slack Technologies has adopted. By not threatening current processes or tools with radical technology or new architecture, this component-based approach affords Slack the ability to meet the needs of virtually any team while keeping development costs low, thus increasing their product adoption rates</w:t>
      </w:r>
      <w:r w:rsidR="004453BE">
        <w:rPr>
          <w:rFonts w:ascii="Times New Roman" w:hAnsi="Times New Roman" w:cs="Times New Roman"/>
          <w:sz w:val="24"/>
          <w:szCs w:val="24"/>
        </w:rPr>
        <w:t xml:space="preserve"> </w:t>
      </w:r>
      <w:r w:rsidR="004453BE">
        <w:rPr>
          <w:rFonts w:ascii="Times New Roman" w:hAnsi="Times New Roman" w:cs="Times New Roman"/>
          <w:sz w:val="24"/>
          <w:szCs w:val="24"/>
        </w:rPr>
        <w:fldChar w:fldCharType="begin"/>
      </w:r>
      <w:r w:rsidR="004453BE">
        <w:rPr>
          <w:rFonts w:ascii="Times New Roman" w:hAnsi="Times New Roman" w:cs="Times New Roman"/>
          <w:sz w:val="24"/>
          <w:szCs w:val="24"/>
        </w:rPr>
        <w:instrText xml:space="preserve"> ADDIN ZOTERO_ITEM CSL_CITATION {"citationID":"1rbpfq6l1a","properties":{"formattedCitation":"{\\rtf (\\uc0\\u8220{}From 0 to $1B - Slack\\uc0\\u8217{}s Founder Shares Their Epic Launch Strategy,\\uc0\\u8221{} n.d.)}","plainCitation":"(“From 0 to $1B - Slack’s Founder Shares Their Epic Launch Strategy,” n.d.)"},"citationItems":[{"id":243,"uris":["http://zotero.org/users/1877236/items/IFT5DP67"],"uri":["http://zotero.org/users/1877236/items/IFT5DP67"],"itemData":{"id":243,"type":"webpage","title":"From 0 to $1B - Slack's Founder Shares Their Epic Launch Strategy","abstract":"“HELL YEAH WE'RE USING @SlackHQ AT WORK I. LOVE. SLACK.”","URL":"http://firstround.com/review/From-0-to-1B-Slacks-Founder-Shares-Their-Epic-Launch-Strategy/","accessed":{"date-parts":[["2015",9,30]]}}}],"schema":"https://github.com/citation-style-language/schema/raw/master/csl-citation.json"} </w:instrText>
      </w:r>
      <w:r w:rsidR="004453BE">
        <w:rPr>
          <w:rFonts w:ascii="Times New Roman" w:hAnsi="Times New Roman" w:cs="Times New Roman"/>
          <w:sz w:val="24"/>
          <w:szCs w:val="24"/>
        </w:rPr>
        <w:fldChar w:fldCharType="separate"/>
      </w:r>
      <w:r w:rsidR="004453BE" w:rsidRPr="004453BE">
        <w:rPr>
          <w:rFonts w:ascii="Times New Roman" w:hAnsi="Times New Roman" w:cs="Times New Roman"/>
          <w:sz w:val="24"/>
          <w:szCs w:val="24"/>
        </w:rPr>
        <w:t>(“From 0 to $1B - Slack’s Founder Shares Their Epic Launch Strategy,” n.d.)</w:t>
      </w:r>
      <w:r w:rsidR="004453BE">
        <w:rPr>
          <w:rFonts w:ascii="Times New Roman" w:hAnsi="Times New Roman" w:cs="Times New Roman"/>
          <w:sz w:val="24"/>
          <w:szCs w:val="24"/>
        </w:rPr>
        <w:fldChar w:fldCharType="end"/>
      </w:r>
      <w:r w:rsidR="00DE4B43">
        <w:rPr>
          <w:rFonts w:ascii="Times New Roman" w:hAnsi="Times New Roman" w:cs="Times New Roman"/>
          <w:sz w:val="24"/>
          <w:szCs w:val="24"/>
        </w:rPr>
        <w:t xml:space="preserve">. </w:t>
      </w:r>
      <w:r w:rsidR="007C7D71">
        <w:rPr>
          <w:rFonts w:ascii="Times New Roman" w:hAnsi="Times New Roman" w:cs="Times New Roman"/>
          <w:sz w:val="24"/>
          <w:szCs w:val="24"/>
        </w:rPr>
        <w:t>Performance impr</w:t>
      </w:r>
      <w:r w:rsidR="009D5C24">
        <w:rPr>
          <w:rFonts w:ascii="Times New Roman" w:hAnsi="Times New Roman" w:cs="Times New Roman"/>
          <w:sz w:val="24"/>
          <w:szCs w:val="24"/>
        </w:rPr>
        <w:t>ovement s-curves</w:t>
      </w:r>
      <w:r w:rsidR="007C7D71">
        <w:rPr>
          <w:rFonts w:ascii="Times New Roman" w:hAnsi="Times New Roman" w:cs="Times New Roman"/>
          <w:sz w:val="24"/>
          <w:szCs w:val="24"/>
        </w:rPr>
        <w:t xml:space="preserve"> have also </w:t>
      </w:r>
      <w:r w:rsidR="009D5C24">
        <w:rPr>
          <w:rFonts w:ascii="Times New Roman" w:hAnsi="Times New Roman" w:cs="Times New Roman"/>
          <w:sz w:val="24"/>
          <w:szCs w:val="24"/>
        </w:rPr>
        <w:t>benefited from the component-based approach to innovation</w:t>
      </w:r>
      <w:r w:rsidR="007C7D71">
        <w:rPr>
          <w:rFonts w:ascii="Times New Roman" w:hAnsi="Times New Roman" w:cs="Times New Roman"/>
          <w:sz w:val="24"/>
          <w:szCs w:val="24"/>
        </w:rPr>
        <w:t>; 8000 companies signed up in the first 24 hours of the private beta, and the beta phase was only 6 months</w:t>
      </w:r>
      <w:r w:rsidR="00FC7AF3">
        <w:rPr>
          <w:rFonts w:ascii="Times New Roman" w:hAnsi="Times New Roman" w:cs="Times New Roman"/>
          <w:sz w:val="24"/>
          <w:szCs w:val="24"/>
        </w:rPr>
        <w:t xml:space="preserve"> </w:t>
      </w:r>
      <w:r w:rsidR="00FC7AF3">
        <w:rPr>
          <w:rFonts w:ascii="Times New Roman" w:hAnsi="Times New Roman" w:cs="Times New Roman"/>
          <w:sz w:val="24"/>
          <w:szCs w:val="24"/>
        </w:rPr>
        <w:fldChar w:fldCharType="begin"/>
      </w:r>
      <w:r w:rsidR="00FC7AF3">
        <w:rPr>
          <w:rFonts w:ascii="Times New Roman" w:hAnsi="Times New Roman" w:cs="Times New Roman"/>
          <w:sz w:val="24"/>
          <w:szCs w:val="24"/>
        </w:rPr>
        <w:instrText xml:space="preserve"> ADDIN ZOTERO_ITEM CSL_CITATION {"citationID":"2jib65eh29","properties":{"formattedCitation":"(McCracken, 2015)","plainCitation":"(McCracken, 2015)"},"citationItems":[{"id":316,"uris":["http://zotero.org/users/1877236/items/JN2SRMSU"],"uri":["http://zotero.org/users/1877236/items/JN2SRMSU"],"itemData":{"id":316,"type":"webpage","title":"With 500,000 Users, Slack Says It's The Fastest-Growing Business App Ever","container-title":"Fast Company","abstract":"The collaboration toolwhich rose from the ashes of an unsuccessful gameis still expanding at a torrid pace.","URL":"http://www.fastcompany.com/3042326/tech-forecast/with-500000-users-slack-says-its-the-fastest-growing-business-app-ever","author":[{"family":"McCracken","given":"Harry"}],"issued":{"date-parts":[["2015",2,12]]},"accessed":{"date-parts":[["2015",10,11]]}}}],"schema":"https://github.com/citation-style-language/schema/raw/master/csl-citation.json"} </w:instrText>
      </w:r>
      <w:r w:rsidR="00FC7AF3">
        <w:rPr>
          <w:rFonts w:ascii="Times New Roman" w:hAnsi="Times New Roman" w:cs="Times New Roman"/>
          <w:sz w:val="24"/>
          <w:szCs w:val="24"/>
        </w:rPr>
        <w:fldChar w:fldCharType="separate"/>
      </w:r>
      <w:r w:rsidR="00FC7AF3" w:rsidRPr="00FC7AF3">
        <w:rPr>
          <w:rFonts w:ascii="Times New Roman" w:hAnsi="Times New Roman" w:cs="Times New Roman"/>
          <w:sz w:val="24"/>
        </w:rPr>
        <w:t>(McCracken, 2015)</w:t>
      </w:r>
      <w:r w:rsidR="00FC7AF3">
        <w:rPr>
          <w:rFonts w:ascii="Times New Roman" w:hAnsi="Times New Roman" w:cs="Times New Roman"/>
          <w:sz w:val="24"/>
          <w:szCs w:val="24"/>
        </w:rPr>
        <w:fldChar w:fldCharType="end"/>
      </w:r>
      <w:r w:rsidR="007C7D71">
        <w:rPr>
          <w:rFonts w:ascii="Times New Roman" w:hAnsi="Times New Roman" w:cs="Times New Roman"/>
          <w:sz w:val="24"/>
          <w:szCs w:val="24"/>
        </w:rPr>
        <w:t xml:space="preserve">. </w:t>
      </w:r>
      <w:r w:rsidR="009D5C24">
        <w:rPr>
          <w:rFonts w:ascii="Times New Roman" w:hAnsi="Times New Roman" w:cs="Times New Roman"/>
          <w:sz w:val="24"/>
          <w:szCs w:val="24"/>
        </w:rPr>
        <w:t xml:space="preserve">Slack churns out improvements almost daily </w:t>
      </w:r>
      <w:r w:rsidR="009D5C24">
        <w:rPr>
          <w:rFonts w:ascii="Times New Roman" w:hAnsi="Times New Roman" w:cs="Times New Roman"/>
          <w:sz w:val="24"/>
          <w:szCs w:val="24"/>
        </w:rPr>
        <w:fldChar w:fldCharType="begin"/>
      </w:r>
      <w:r w:rsidR="009D5C24">
        <w:rPr>
          <w:rFonts w:ascii="Times New Roman" w:hAnsi="Times New Roman" w:cs="Times New Roman"/>
          <w:sz w:val="24"/>
          <w:szCs w:val="24"/>
        </w:rPr>
        <w:instrText xml:space="preserve"> ADDIN ZOTERO_ITEM CSL_CITATION {"citationID":"mcjffka9j","properties":{"formattedCitation":"{\\rtf (\\uc0\\u8220{}#changelog from:slackhq - Twitter Search,\\uc0\\u8221{} n.d.)}","plainCitation":"(“#changelog from:slackhq - Twitter Search,” n.d.)"},"citationItems":[{"id":322,"uris":["http://zotero.org/users/1877236/items/F9CJI763"],"uri":["http://zotero.org/users/1877236/items/F9CJI763"],"itemData":{"id":322,"type":"webpage","title":"#changelog from:slackhq - Twitter Search","URL":"https://twitter.com/search?f=realtime&amp;q=%23changelog%20from%3Aslackhq&amp;src=typd","accessed":{"date-parts":[["2015",10,11]]}}}],"schema":"https://github.com/citation-style-language/schema/raw/master/csl-citation.json"} </w:instrText>
      </w:r>
      <w:r w:rsidR="009D5C24">
        <w:rPr>
          <w:rFonts w:ascii="Times New Roman" w:hAnsi="Times New Roman" w:cs="Times New Roman"/>
          <w:sz w:val="24"/>
          <w:szCs w:val="24"/>
        </w:rPr>
        <w:fldChar w:fldCharType="separate"/>
      </w:r>
      <w:r w:rsidR="009D5C24" w:rsidRPr="009D5C24">
        <w:rPr>
          <w:rFonts w:ascii="Times New Roman" w:hAnsi="Times New Roman" w:cs="Times New Roman"/>
          <w:sz w:val="24"/>
          <w:szCs w:val="24"/>
        </w:rPr>
        <w:t>(“#changelog from:slackhq - Twitter Search,” n.d.)</w:t>
      </w:r>
      <w:r w:rsidR="009D5C24">
        <w:rPr>
          <w:rFonts w:ascii="Times New Roman" w:hAnsi="Times New Roman" w:cs="Times New Roman"/>
          <w:sz w:val="24"/>
          <w:szCs w:val="24"/>
        </w:rPr>
        <w:fldChar w:fldCharType="end"/>
      </w:r>
      <w:r w:rsidR="0058057B">
        <w:rPr>
          <w:rFonts w:ascii="Times New Roman" w:hAnsi="Times New Roman" w:cs="Times New Roman"/>
          <w:sz w:val="24"/>
          <w:szCs w:val="24"/>
        </w:rPr>
        <w:t>,</w:t>
      </w:r>
      <w:r w:rsidR="009D5C24">
        <w:rPr>
          <w:rFonts w:ascii="Times New Roman" w:hAnsi="Times New Roman" w:cs="Times New Roman"/>
          <w:sz w:val="24"/>
          <w:szCs w:val="24"/>
        </w:rPr>
        <w:t xml:space="preserve"> even after the beta phase</w:t>
      </w:r>
      <w:r w:rsidR="003E230C">
        <w:rPr>
          <w:rFonts w:ascii="Times New Roman" w:hAnsi="Times New Roman" w:cs="Times New Roman"/>
          <w:sz w:val="24"/>
          <w:szCs w:val="24"/>
        </w:rPr>
        <w:t>,</w:t>
      </w:r>
      <w:r w:rsidR="009D5C24">
        <w:rPr>
          <w:rFonts w:ascii="Times New Roman" w:hAnsi="Times New Roman" w:cs="Times New Roman"/>
          <w:sz w:val="24"/>
          <w:szCs w:val="24"/>
        </w:rPr>
        <w:t xml:space="preserve"> and shows no sign of slowing </w:t>
      </w:r>
      <w:r w:rsidR="00CF2716">
        <w:rPr>
          <w:rFonts w:ascii="Times New Roman" w:hAnsi="Times New Roman" w:cs="Times New Roman"/>
          <w:sz w:val="24"/>
          <w:szCs w:val="24"/>
        </w:rPr>
        <w:t xml:space="preserve">down soon contrary to </w:t>
      </w:r>
      <w:r w:rsidR="009D5C24">
        <w:rPr>
          <w:rFonts w:ascii="Times New Roman" w:hAnsi="Times New Roman" w:cs="Times New Roman"/>
          <w:sz w:val="24"/>
          <w:szCs w:val="24"/>
        </w:rPr>
        <w:t>typical performance s-curves.</w:t>
      </w:r>
      <w:r w:rsidR="00630EE2">
        <w:rPr>
          <w:rFonts w:ascii="Times New Roman" w:hAnsi="Times New Roman" w:cs="Times New Roman"/>
          <w:sz w:val="24"/>
          <w:szCs w:val="24"/>
        </w:rPr>
        <w:t xml:space="preserve"> Yet another reason to be wary of using s-curves predicatively.</w:t>
      </w:r>
    </w:p>
    <w:p w:rsidR="004068BC" w:rsidRDefault="00C4395B" w:rsidP="009F6FD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focusing on </w:t>
      </w:r>
      <w:r>
        <w:rPr>
          <w:rFonts w:ascii="Times New Roman" w:hAnsi="Times New Roman" w:cs="Times New Roman"/>
          <w:sz w:val="24"/>
          <w:szCs w:val="24"/>
        </w:rPr>
        <w:t>incremental and competence-enhancing innovations</w:t>
      </w:r>
      <w:r w:rsidR="00F90373">
        <w:rPr>
          <w:rFonts w:ascii="Times New Roman" w:hAnsi="Times New Roman" w:cs="Times New Roman"/>
          <w:sz w:val="24"/>
          <w:szCs w:val="24"/>
        </w:rPr>
        <w:t xml:space="preserve"> focused on centralizing information and</w:t>
      </w:r>
      <w:r w:rsidR="00F90373" w:rsidRPr="00F90373">
        <w:rPr>
          <w:rFonts w:ascii="Times New Roman" w:hAnsi="Times New Roman" w:cs="Times New Roman"/>
          <w:sz w:val="24"/>
          <w:szCs w:val="24"/>
        </w:rPr>
        <w:t xml:space="preserve"> </w:t>
      </w:r>
      <w:r w:rsidR="00F90373">
        <w:rPr>
          <w:rFonts w:ascii="Times New Roman" w:hAnsi="Times New Roman" w:cs="Times New Roman"/>
          <w:sz w:val="24"/>
          <w:szCs w:val="24"/>
        </w:rPr>
        <w:t>improving communication through integration with the tools already populating its users’ workflow</w:t>
      </w:r>
      <w:r w:rsidR="009F6FD1">
        <w:rPr>
          <w:rFonts w:ascii="Times New Roman" w:hAnsi="Times New Roman" w:cs="Times New Roman"/>
          <w:sz w:val="24"/>
          <w:szCs w:val="24"/>
        </w:rPr>
        <w:t xml:space="preserve">, Slack Technologies has afforded itself unprecedented growth and adoption rates for their software. I look forward to seeing how their </w:t>
      </w:r>
      <w:r w:rsidR="007D7622">
        <w:rPr>
          <w:rFonts w:ascii="Times New Roman" w:hAnsi="Times New Roman" w:cs="Times New Roman"/>
          <w:sz w:val="24"/>
          <w:szCs w:val="24"/>
        </w:rPr>
        <w:t xml:space="preserve">s-curve looks after </w:t>
      </w:r>
      <w:r w:rsidR="009F6FD1">
        <w:rPr>
          <w:rFonts w:ascii="Times New Roman" w:hAnsi="Times New Roman" w:cs="Times New Roman"/>
          <w:sz w:val="24"/>
          <w:szCs w:val="24"/>
        </w:rPr>
        <w:t>another year of growth.</w:t>
      </w:r>
    </w:p>
    <w:p w:rsidR="007C7D71" w:rsidRDefault="007C7D71" w:rsidP="007C7D71">
      <w:pPr>
        <w:spacing w:line="480" w:lineRule="auto"/>
        <w:ind w:firstLine="720"/>
        <w:rPr>
          <w:rFonts w:ascii="Times New Roman" w:hAnsi="Times New Roman" w:cs="Times New Roman"/>
          <w:sz w:val="24"/>
          <w:szCs w:val="24"/>
        </w:rPr>
      </w:pPr>
    </w:p>
    <w:p w:rsidR="00113D04" w:rsidRDefault="00113D04">
      <w:pPr>
        <w:rPr>
          <w:rFonts w:ascii="Times New Roman" w:hAnsi="Times New Roman" w:cs="Times New Roman"/>
          <w:sz w:val="24"/>
          <w:szCs w:val="24"/>
        </w:rPr>
      </w:pPr>
      <w:r>
        <w:rPr>
          <w:rFonts w:ascii="Times New Roman" w:hAnsi="Times New Roman" w:cs="Times New Roman"/>
          <w:sz w:val="24"/>
          <w:szCs w:val="24"/>
        </w:rPr>
        <w:br w:type="page"/>
      </w:r>
    </w:p>
    <w:p w:rsidR="003D3DAD" w:rsidRPr="003D3DAD" w:rsidRDefault="003D3DAD" w:rsidP="003D3DAD">
      <w:pPr>
        <w:pStyle w:val="Bibliography"/>
        <w:jc w:val="center"/>
        <w:rPr>
          <w:rFonts w:ascii="Times New Roman" w:hAnsi="Times New Roman" w:cs="Times New Roman"/>
          <w:sz w:val="24"/>
          <w:szCs w:val="24"/>
        </w:rPr>
      </w:pPr>
      <w:r w:rsidRPr="003D3DAD">
        <w:rPr>
          <w:rFonts w:ascii="Times New Roman" w:hAnsi="Times New Roman" w:cs="Times New Roman"/>
          <w:sz w:val="24"/>
          <w:szCs w:val="24"/>
        </w:rPr>
        <w:t>References</w:t>
      </w:r>
    </w:p>
    <w:p w:rsidR="004068BC" w:rsidRPr="004068BC" w:rsidRDefault="00113D04" w:rsidP="004068BC">
      <w:pPr>
        <w:pStyle w:val="Bibliography"/>
        <w:rPr>
          <w:rFonts w:ascii="Times New Roman" w:hAnsi="Times New Roman" w:cs="Times New Roman"/>
          <w:sz w:val="24"/>
        </w:rPr>
      </w:pPr>
      <w:r>
        <w:fldChar w:fldCharType="begin"/>
      </w:r>
      <w:r w:rsidR="003936E3">
        <w:instrText xml:space="preserve"> ADDIN ZOTERO_BIBL {"custom":[]} CSL_BIBLIOGRAPHY </w:instrText>
      </w:r>
      <w:r>
        <w:fldChar w:fldCharType="separate"/>
      </w:r>
      <w:r w:rsidR="004068BC" w:rsidRPr="004068BC">
        <w:rPr>
          <w:rFonts w:ascii="Times New Roman" w:hAnsi="Times New Roman" w:cs="Times New Roman"/>
          <w:sz w:val="24"/>
        </w:rPr>
        <w:t>Almaer, D. (2014, December 5). How Slack built a well loved product going against Peter Thiel and app fashion. Retrieved October 11, 2015, from https://medium.com/ben-and-dion/how-slack-built-a-well-loved-product-going-against-peter-thiel-and-native-app-fashion-2abbbe5a022f</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Andreessen, M. (2014, February 10). Slide from @SlackHQ update deck. I have never seen viral enterprise app takeoff like this before--all word of mouth. pic.twitter.com/oTkUDAQbXX [microblog]. Retrieved from https://twitter.com/pmarca/status/432675881434095617</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Bort, J. (2014, February 10). Marc Andreessen Praises An App Called Slack: “I Have Never Seen” A Business App Go Viral Like This. Retrieved October 11, 2015, from http://www.businessinsider.com/andreessen-slack-has-gone-crazy-viral-2014-2</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changelog from:slackhq - Twitter Search. (n.d.). Retrieved October 11, 2015, from https://twitter.com/search?f=realtime&amp;q=%23changelog%20from%3Aslackhq&amp;src=typd</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From 0 to $1B - Slack’s Founder Shares Their Epic Launch Strategy. (n.d.). Retrieved September 30, 2015, from http://firstround.com/review/From-0-to-1B-Slacks-Founder-Shares-Their-Epic-Launch-Strategy/</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McCracken, H. (2015, February 12). With 500,000 Users, Slack Says It’s The Fastest-Growing Business App Ever. Retrieved October 11, 2015, from http://www.fastcompany.com/3042326/tech-forecast/with-500000-users-slack-says-its-the-fastest-growing-business-app-ever</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Thomas, O. (2013, August 14). Die, Email, Die! A Flickr Cofounder Aims To Cut Us All Some Slack. Retrieved September 30, 2015, from http://readwrite.com/2013/08/14/stewart-butterfield-tiny-speck-slack</w:t>
      </w:r>
    </w:p>
    <w:p w:rsidR="004068BC" w:rsidRPr="004068BC" w:rsidRDefault="004068BC" w:rsidP="004068BC">
      <w:pPr>
        <w:pStyle w:val="Bibliography"/>
        <w:rPr>
          <w:rFonts w:ascii="Times New Roman" w:hAnsi="Times New Roman" w:cs="Times New Roman"/>
          <w:sz w:val="24"/>
        </w:rPr>
      </w:pPr>
      <w:r w:rsidRPr="004068BC">
        <w:rPr>
          <w:rFonts w:ascii="Times New Roman" w:hAnsi="Times New Roman" w:cs="Times New Roman"/>
          <w:sz w:val="24"/>
        </w:rPr>
        <w:t>Weber, H. (2015, February 12). Slack passes 500K daily users and 135K paying customers in time for its first birthday [Business News]. Retrieved October 11, 2015, from http://venturebeat.com/2015/02/12/slack-passes-500k-daily-users-and-135k-paying-customers-in-time-for-its-first-birthday/</w:t>
      </w:r>
    </w:p>
    <w:p w:rsidR="00C702A8" w:rsidRPr="002E18F8" w:rsidRDefault="00113D04" w:rsidP="002E18F8">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C702A8" w:rsidRPr="002E18F8" w:rsidSect="00C52042">
      <w:headerReference w:type="default" r:id="rId6"/>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69D0" w:rsidRDefault="007669D0" w:rsidP="00422659">
      <w:pPr>
        <w:spacing w:after="0" w:line="240" w:lineRule="auto"/>
      </w:pPr>
      <w:r>
        <w:separator/>
      </w:r>
    </w:p>
  </w:endnote>
  <w:endnote w:type="continuationSeparator" w:id="0">
    <w:p w:rsidR="007669D0" w:rsidRDefault="007669D0" w:rsidP="00422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69D0" w:rsidRDefault="007669D0" w:rsidP="00422659">
      <w:pPr>
        <w:spacing w:after="0" w:line="240" w:lineRule="auto"/>
      </w:pPr>
      <w:r>
        <w:separator/>
      </w:r>
    </w:p>
  </w:footnote>
  <w:footnote w:type="continuationSeparator" w:id="0">
    <w:p w:rsidR="007669D0" w:rsidRDefault="007669D0" w:rsidP="004226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2659" w:rsidRDefault="00422659">
    <w:pPr>
      <w:pStyle w:val="Header"/>
    </w:pPr>
    <w:r w:rsidRPr="00B86043">
      <w:rPr>
        <w:rFonts w:ascii="Times New Roman" w:hAnsi="Times New Roman" w:cs="Times New Roman"/>
        <w:sz w:val="24"/>
        <w:szCs w:val="24"/>
      </w:rPr>
      <w:t>ANALYSIS OF TYPES AND PATTERNS OF INNOVATION</w:t>
    </w:r>
    <w:r>
      <w:rPr>
        <w:rFonts w:ascii="Times New Roman" w:hAnsi="Times New Roman" w:cs="Times New Roman"/>
        <w:sz w:val="24"/>
        <w:szCs w:val="24"/>
      </w:rPr>
      <w:tab/>
    </w:r>
    <w:r w:rsidRPr="00422659">
      <w:rPr>
        <w:rFonts w:ascii="Times New Roman" w:hAnsi="Times New Roman" w:cs="Times New Roman"/>
        <w:sz w:val="24"/>
        <w:szCs w:val="24"/>
      </w:rPr>
      <w:fldChar w:fldCharType="begin"/>
    </w:r>
    <w:r w:rsidRPr="00422659">
      <w:rPr>
        <w:rFonts w:ascii="Times New Roman" w:hAnsi="Times New Roman" w:cs="Times New Roman"/>
        <w:sz w:val="24"/>
        <w:szCs w:val="24"/>
      </w:rPr>
      <w:instrText xml:space="preserve"> PAGE   \* MERGEFORMAT </w:instrText>
    </w:r>
    <w:r w:rsidRPr="00422659">
      <w:rPr>
        <w:rFonts w:ascii="Times New Roman" w:hAnsi="Times New Roman" w:cs="Times New Roman"/>
        <w:sz w:val="24"/>
        <w:szCs w:val="24"/>
      </w:rPr>
      <w:fldChar w:fldCharType="separate"/>
    </w:r>
    <w:r w:rsidR="00C766BB">
      <w:rPr>
        <w:rFonts w:ascii="Times New Roman" w:hAnsi="Times New Roman" w:cs="Times New Roman"/>
        <w:noProof/>
        <w:sz w:val="24"/>
        <w:szCs w:val="24"/>
      </w:rPr>
      <w:t>4</w:t>
    </w:r>
    <w:r w:rsidRPr="00422659">
      <w:rPr>
        <w:rFonts w:ascii="Times New Roman" w:hAnsi="Times New Roman" w:cs="Times New Roman"/>
        <w:noProof/>
        <w:sz w:val="24"/>
        <w:szCs w:val="24"/>
      </w:rPr>
      <w:fldChar w:fldCharType="end"/>
    </w:r>
  </w:p>
  <w:p w:rsidR="00422659" w:rsidRDefault="004226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2659" w:rsidRDefault="00C52042">
    <w:pPr>
      <w:pStyle w:val="Header"/>
    </w:pPr>
    <w:r>
      <w:rPr>
        <w:rFonts w:ascii="Times New Roman" w:hAnsi="Times New Roman" w:cs="Times New Roman"/>
        <w:sz w:val="24"/>
        <w:szCs w:val="24"/>
      </w:rPr>
      <w:t xml:space="preserve">Running head: </w:t>
    </w:r>
    <w:r w:rsidRPr="00B86043">
      <w:rPr>
        <w:rFonts w:ascii="Times New Roman" w:hAnsi="Times New Roman" w:cs="Times New Roman"/>
        <w:sz w:val="24"/>
        <w:szCs w:val="24"/>
      </w:rPr>
      <w:t>ANALYSIS OF TYPES AND PATTERNS OF INNOVATION</w:t>
    </w:r>
    <w:r w:rsidR="002D36AB">
      <w:rPr>
        <w:rFonts w:ascii="Times New Roman" w:hAnsi="Times New Roman" w:cs="Times New Roman"/>
        <w:sz w:val="24"/>
        <w:szCs w:val="24"/>
      </w:rPr>
      <w:tab/>
    </w:r>
    <w:r w:rsidR="002D36AB" w:rsidRPr="002D36AB">
      <w:rPr>
        <w:rFonts w:ascii="Times New Roman" w:hAnsi="Times New Roman" w:cs="Times New Roman"/>
        <w:sz w:val="24"/>
        <w:szCs w:val="24"/>
      </w:rPr>
      <w:fldChar w:fldCharType="begin"/>
    </w:r>
    <w:r w:rsidR="002D36AB" w:rsidRPr="002D36AB">
      <w:rPr>
        <w:rFonts w:ascii="Times New Roman" w:hAnsi="Times New Roman" w:cs="Times New Roman"/>
        <w:sz w:val="24"/>
        <w:szCs w:val="24"/>
      </w:rPr>
      <w:instrText xml:space="preserve"> PAGE   \* MERGEFORMAT </w:instrText>
    </w:r>
    <w:r w:rsidR="002D36AB" w:rsidRPr="002D36AB">
      <w:rPr>
        <w:rFonts w:ascii="Times New Roman" w:hAnsi="Times New Roman" w:cs="Times New Roman"/>
        <w:sz w:val="24"/>
        <w:szCs w:val="24"/>
      </w:rPr>
      <w:fldChar w:fldCharType="separate"/>
    </w:r>
    <w:r w:rsidR="007669D0">
      <w:rPr>
        <w:rFonts w:ascii="Times New Roman" w:hAnsi="Times New Roman" w:cs="Times New Roman"/>
        <w:noProof/>
        <w:sz w:val="24"/>
        <w:szCs w:val="24"/>
      </w:rPr>
      <w:t>1</w:t>
    </w:r>
    <w:r w:rsidR="002D36AB" w:rsidRPr="002D36AB">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8F8"/>
    <w:rsid w:val="00046EE9"/>
    <w:rsid w:val="00055100"/>
    <w:rsid w:val="000D0DD8"/>
    <w:rsid w:val="000D5F0B"/>
    <w:rsid w:val="0010133C"/>
    <w:rsid w:val="00113D04"/>
    <w:rsid w:val="00152313"/>
    <w:rsid w:val="001A58BF"/>
    <w:rsid w:val="001A70E8"/>
    <w:rsid w:val="001D5EC2"/>
    <w:rsid w:val="001D6ACA"/>
    <w:rsid w:val="00222657"/>
    <w:rsid w:val="00261BE1"/>
    <w:rsid w:val="00272A32"/>
    <w:rsid w:val="00275B10"/>
    <w:rsid w:val="002821BE"/>
    <w:rsid w:val="002C34D9"/>
    <w:rsid w:val="002D36AB"/>
    <w:rsid w:val="002D4161"/>
    <w:rsid w:val="002E18F8"/>
    <w:rsid w:val="002F2221"/>
    <w:rsid w:val="002F28E4"/>
    <w:rsid w:val="002F7AE7"/>
    <w:rsid w:val="00306D3D"/>
    <w:rsid w:val="00345BBF"/>
    <w:rsid w:val="00347290"/>
    <w:rsid w:val="003807AF"/>
    <w:rsid w:val="0038529E"/>
    <w:rsid w:val="003936E3"/>
    <w:rsid w:val="003946D2"/>
    <w:rsid w:val="00394F7B"/>
    <w:rsid w:val="003C2BEF"/>
    <w:rsid w:val="003D3DAD"/>
    <w:rsid w:val="003E230C"/>
    <w:rsid w:val="004068BC"/>
    <w:rsid w:val="00422659"/>
    <w:rsid w:val="00444A89"/>
    <w:rsid w:val="004453BE"/>
    <w:rsid w:val="00453DAD"/>
    <w:rsid w:val="004C7BF1"/>
    <w:rsid w:val="004D430A"/>
    <w:rsid w:val="00546A52"/>
    <w:rsid w:val="005663E6"/>
    <w:rsid w:val="0058057B"/>
    <w:rsid w:val="005C13F0"/>
    <w:rsid w:val="005D74E2"/>
    <w:rsid w:val="005E014E"/>
    <w:rsid w:val="005E7833"/>
    <w:rsid w:val="00630EE2"/>
    <w:rsid w:val="006740B6"/>
    <w:rsid w:val="0067706C"/>
    <w:rsid w:val="006B00E0"/>
    <w:rsid w:val="006B434C"/>
    <w:rsid w:val="006C41B5"/>
    <w:rsid w:val="006D6C5D"/>
    <w:rsid w:val="006F2024"/>
    <w:rsid w:val="006F7556"/>
    <w:rsid w:val="00700BD9"/>
    <w:rsid w:val="007569E7"/>
    <w:rsid w:val="007669D0"/>
    <w:rsid w:val="0078491D"/>
    <w:rsid w:val="007A1C1D"/>
    <w:rsid w:val="007C7D71"/>
    <w:rsid w:val="007D7622"/>
    <w:rsid w:val="007E344D"/>
    <w:rsid w:val="008229FB"/>
    <w:rsid w:val="008232F7"/>
    <w:rsid w:val="008252CF"/>
    <w:rsid w:val="008D0277"/>
    <w:rsid w:val="008E64E0"/>
    <w:rsid w:val="008E6BB9"/>
    <w:rsid w:val="008E786B"/>
    <w:rsid w:val="00901199"/>
    <w:rsid w:val="00914887"/>
    <w:rsid w:val="009D5C24"/>
    <w:rsid w:val="009F6FD1"/>
    <w:rsid w:val="00A069AF"/>
    <w:rsid w:val="00A10196"/>
    <w:rsid w:val="00A16248"/>
    <w:rsid w:val="00A40942"/>
    <w:rsid w:val="00A50003"/>
    <w:rsid w:val="00A633CD"/>
    <w:rsid w:val="00A9669D"/>
    <w:rsid w:val="00B003B9"/>
    <w:rsid w:val="00B27511"/>
    <w:rsid w:val="00B54A70"/>
    <w:rsid w:val="00B86043"/>
    <w:rsid w:val="00B92F96"/>
    <w:rsid w:val="00C4395B"/>
    <w:rsid w:val="00C51F23"/>
    <w:rsid w:val="00C52042"/>
    <w:rsid w:val="00C702A8"/>
    <w:rsid w:val="00C75903"/>
    <w:rsid w:val="00C766BB"/>
    <w:rsid w:val="00CA453E"/>
    <w:rsid w:val="00CF2716"/>
    <w:rsid w:val="00D20394"/>
    <w:rsid w:val="00DA5655"/>
    <w:rsid w:val="00DE4B43"/>
    <w:rsid w:val="00DF120E"/>
    <w:rsid w:val="00E05048"/>
    <w:rsid w:val="00E052CB"/>
    <w:rsid w:val="00E50641"/>
    <w:rsid w:val="00E626EC"/>
    <w:rsid w:val="00EE43E6"/>
    <w:rsid w:val="00F342A8"/>
    <w:rsid w:val="00F41578"/>
    <w:rsid w:val="00F64E23"/>
    <w:rsid w:val="00F74FBD"/>
    <w:rsid w:val="00F81C31"/>
    <w:rsid w:val="00F83B57"/>
    <w:rsid w:val="00F90373"/>
    <w:rsid w:val="00FA728B"/>
    <w:rsid w:val="00FC7A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1AFE13-A9AA-4652-85C1-827C5B75A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00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26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2659"/>
  </w:style>
  <w:style w:type="paragraph" w:styleId="Footer">
    <w:name w:val="footer"/>
    <w:basedOn w:val="Normal"/>
    <w:link w:val="FooterChar"/>
    <w:uiPriority w:val="99"/>
    <w:unhideWhenUsed/>
    <w:rsid w:val="00422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2659"/>
  </w:style>
  <w:style w:type="paragraph" w:styleId="Bibliography">
    <w:name w:val="Bibliography"/>
    <w:basedOn w:val="Normal"/>
    <w:next w:val="Normal"/>
    <w:uiPriority w:val="37"/>
    <w:unhideWhenUsed/>
    <w:rsid w:val="00DF12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5</Pages>
  <Words>2323</Words>
  <Characters>1324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45</cp:revision>
  <dcterms:created xsi:type="dcterms:W3CDTF">2015-10-11T19:28:00Z</dcterms:created>
  <dcterms:modified xsi:type="dcterms:W3CDTF">2015-10-1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FAlrC9b"/&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